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57C9C" w:rsidRDefault="00457C9C" w:rsidP="00457C9C">
      <w:pPr>
        <w:pStyle w:val="Heading1"/>
      </w:pPr>
      <w:bookmarkStart w:id="0" w:name="_GoBack"/>
      <w:bookmarkEnd w:id="0"/>
      <w:r>
        <w:t>Supplementary Material</w:t>
      </w:r>
    </w:p>
    <w:p w:rsidR="00457C9C" w:rsidRDefault="00457C9C" w:rsidP="00457C9C">
      <w:pPr>
        <w:pStyle w:val="Heading2"/>
      </w:pPr>
      <w:r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1A978442" wp14:editId="41B98B4D">
                <wp:simplePos x="0" y="0"/>
                <wp:positionH relativeFrom="column">
                  <wp:posOffset>79513</wp:posOffset>
                </wp:positionH>
                <wp:positionV relativeFrom="paragraph">
                  <wp:posOffset>461783</wp:posOffset>
                </wp:positionV>
                <wp:extent cx="393664" cy="265384"/>
                <wp:effectExtent l="0" t="0" r="0" b="0"/>
                <wp:wrapNone/>
                <wp:docPr id="19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93664" cy="265384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57C9C" w:rsidRPr="000C2B65" w:rsidRDefault="00457C9C" w:rsidP="00457C9C">
                            <w:pPr>
                              <w:rPr>
                                <w:sz w:val="20"/>
                                <w:lang w:val="de-CH"/>
                              </w:rPr>
                            </w:pPr>
                            <w:r w:rsidRPr="000C2B65">
                              <w:rPr>
                                <w:sz w:val="20"/>
                              </w:rPr>
                              <w:t>(a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1A978442" id="_x0000_t202" coordsize="21600,21600" o:spt="202" path="m,l,21600r21600,l21600,xe">
                <v:stroke joinstyle="miter"/>
                <v:path gradientshapeok="t" o:connecttype="rect"/>
              </v:shapetype>
              <v:shape id="Textfeld 2" o:spid="_x0000_s1026" type="#_x0000_t202" style="position:absolute;margin-left:6.25pt;margin-top:36.35pt;width:31pt;height:20.9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" filled="f" stroked="f">
                <v:textbox>
                  <w:txbxContent>
                    <w:p w:rsidR="00457C9C" w:rsidRPr="000C2B65" w:rsidRDefault="00457C9C" w:rsidP="00457C9C">
                      <w:pPr>
                        <w:rPr>
                          <w:sz w:val="20"/>
                          <w:lang w:val="de-CH"/>
                        </w:rPr>
                      </w:pPr>
                      <w:r w:rsidRPr="000C2B65">
                        <w:rPr>
                          <w:sz w:val="20"/>
                        </w:rPr>
                        <w:t>(a)</w:t>
                      </w:r>
                    </w:p>
                  </w:txbxContent>
                </v:textbox>
              </v:shape>
            </w:pict>
          </mc:Fallback>
        </mc:AlternateContent>
      </w:r>
      <w:r>
        <w:t>Supplementary Figure 1</w:t>
      </w:r>
    </w:p>
    <w:p w:rsidR="00457C9C" w:rsidRDefault="00457C9C" w:rsidP="00457C9C">
      <w:pPr>
        <w:pStyle w:val="Paragraph"/>
        <w:keepNext/>
      </w:pPr>
      <w:r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0621F313" wp14:editId="5F76DB2B">
                <wp:simplePos x="0" y="0"/>
                <wp:positionH relativeFrom="column">
                  <wp:posOffset>2872878</wp:posOffset>
                </wp:positionH>
                <wp:positionV relativeFrom="paragraph">
                  <wp:posOffset>2771361</wp:posOffset>
                </wp:positionV>
                <wp:extent cx="393664" cy="265384"/>
                <wp:effectExtent l="0" t="0" r="0" b="0"/>
                <wp:wrapNone/>
                <wp:docPr id="22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93664" cy="265384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57C9C" w:rsidRPr="000C2B65" w:rsidRDefault="00457C9C" w:rsidP="00457C9C">
                            <w:pPr>
                              <w:rPr>
                                <w:sz w:val="20"/>
                                <w:lang w:val="de-CH"/>
                              </w:rPr>
                            </w:pPr>
                            <w:r>
                              <w:rPr>
                                <w:sz w:val="20"/>
                              </w:rPr>
                              <w:t>(d</w:t>
                            </w:r>
                            <w:r w:rsidRPr="000C2B65">
                              <w:rPr>
                                <w:sz w:val="20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621F313" id="_x0000_s1027" type="#_x0000_t202" style="position:absolute;margin-left:226.2pt;margin-top:218.2pt;width:31pt;height:20.9pt;z-index:251662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" filled="f" stroked="f">
                <v:textbox>
                  <w:txbxContent>
                    <w:p w:rsidR="00457C9C" w:rsidRPr="000C2B65" w:rsidRDefault="00457C9C" w:rsidP="00457C9C">
                      <w:pPr>
                        <w:rPr>
                          <w:sz w:val="20"/>
                          <w:lang w:val="de-CH"/>
                        </w:rPr>
                      </w:pPr>
                      <w:r>
                        <w:rPr>
                          <w:sz w:val="20"/>
                        </w:rPr>
                        <w:t>(d</w:t>
                      </w:r>
                      <w:r w:rsidRPr="000C2B65">
                        <w:rPr>
                          <w:sz w:val="20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6DC2F475" wp14:editId="6B2925A9">
                <wp:simplePos x="0" y="0"/>
                <wp:positionH relativeFrom="column">
                  <wp:posOffset>81915</wp:posOffset>
                </wp:positionH>
                <wp:positionV relativeFrom="paragraph">
                  <wp:posOffset>2776607</wp:posOffset>
                </wp:positionV>
                <wp:extent cx="393664" cy="265384"/>
                <wp:effectExtent l="0" t="0" r="0" b="0"/>
                <wp:wrapNone/>
                <wp:docPr id="21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93664" cy="265384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57C9C" w:rsidRPr="000C2B65" w:rsidRDefault="00457C9C" w:rsidP="00457C9C">
                            <w:pPr>
                              <w:rPr>
                                <w:sz w:val="20"/>
                                <w:lang w:val="de-CH"/>
                              </w:rPr>
                            </w:pPr>
                            <w:r>
                              <w:rPr>
                                <w:sz w:val="20"/>
                              </w:rPr>
                              <w:t>(c</w:t>
                            </w:r>
                            <w:r w:rsidRPr="000C2B65">
                              <w:rPr>
                                <w:sz w:val="20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DC2F475" id="_x0000_s1028" type="#_x0000_t202" style="position:absolute;margin-left:6.45pt;margin-top:218.65pt;width:31pt;height:20.9pt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" filled="f" stroked="f">
                <v:textbox>
                  <w:txbxContent>
                    <w:p w:rsidR="00457C9C" w:rsidRPr="000C2B65" w:rsidRDefault="00457C9C" w:rsidP="00457C9C">
                      <w:pPr>
                        <w:rPr>
                          <w:sz w:val="20"/>
                          <w:lang w:val="de-CH"/>
                        </w:rPr>
                      </w:pPr>
                      <w:r>
                        <w:rPr>
                          <w:sz w:val="20"/>
                        </w:rPr>
                        <w:t>(c</w:t>
                      </w:r>
                      <w:r w:rsidRPr="000C2B65">
                        <w:rPr>
                          <w:sz w:val="20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2496B9A9" wp14:editId="455D4636">
                <wp:simplePos x="0" y="0"/>
                <wp:positionH relativeFrom="column">
                  <wp:posOffset>1942576</wp:posOffset>
                </wp:positionH>
                <wp:positionV relativeFrom="paragraph">
                  <wp:posOffset>25869</wp:posOffset>
                </wp:positionV>
                <wp:extent cx="393664" cy="265384"/>
                <wp:effectExtent l="0" t="0" r="0" b="0"/>
                <wp:wrapNone/>
                <wp:docPr id="20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93664" cy="265384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57C9C" w:rsidRPr="000C2B65" w:rsidRDefault="00457C9C" w:rsidP="00457C9C">
                            <w:pPr>
                              <w:rPr>
                                <w:sz w:val="20"/>
                                <w:lang w:val="de-CH"/>
                              </w:rPr>
                            </w:pPr>
                            <w:r>
                              <w:rPr>
                                <w:sz w:val="20"/>
                              </w:rPr>
                              <w:t>(b</w:t>
                            </w:r>
                            <w:r w:rsidRPr="000C2B65">
                              <w:rPr>
                                <w:sz w:val="20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496B9A9" id="_x0000_s1029" type="#_x0000_t202" style="position:absolute;margin-left:152.95pt;margin-top:2.05pt;width:31pt;height:20.9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" filled="f" stroked="f">
                <v:textbox>
                  <w:txbxContent>
                    <w:p w:rsidR="00457C9C" w:rsidRPr="000C2B65" w:rsidRDefault="00457C9C" w:rsidP="00457C9C">
                      <w:pPr>
                        <w:rPr>
                          <w:sz w:val="20"/>
                          <w:lang w:val="de-CH"/>
                        </w:rPr>
                      </w:pPr>
                      <w:r>
                        <w:rPr>
                          <w:sz w:val="20"/>
                        </w:rPr>
                        <w:t>(b</w:t>
                      </w:r>
                      <w:r w:rsidRPr="000C2B65">
                        <w:rPr>
                          <w:sz w:val="20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US" w:eastAsia="en-US"/>
        </w:rPr>
        <w:drawing>
          <wp:inline distT="0" distB="0" distL="0" distR="0" wp14:anchorId="265B59D7" wp14:editId="199246E1">
            <wp:extent cx="5396865" cy="4712335"/>
            <wp:effectExtent l="0" t="0" r="0" b="0"/>
            <wp:docPr id="10" name="Grafik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Bild1.png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6865" cy="47123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57C9C" w:rsidRPr="00F4431F" w:rsidRDefault="00457C9C" w:rsidP="00457C9C">
      <w:pPr>
        <w:pStyle w:val="Figurecaption"/>
      </w:pPr>
      <w:r w:rsidRPr="00F4431F">
        <w:t xml:space="preserve">Supplementary Figure </w:t>
      </w:r>
      <w:r w:rsidR="009A4396">
        <w:fldChar w:fldCharType="begin"/>
      </w:r>
      <w:r w:rsidR="009A4396">
        <w:instrText xml:space="preserve"> STYLEREF 1 \s </w:instrText>
      </w:r>
      <w:r w:rsidR="009A4396">
        <w:fldChar w:fldCharType="separate"/>
      </w:r>
      <w:r w:rsidR="009A4396">
        <w:rPr>
          <w:noProof/>
        </w:rPr>
        <w:t>0</w:t>
      </w:r>
      <w:r w:rsidR="009A4396">
        <w:fldChar w:fldCharType="end"/>
      </w:r>
      <w:r w:rsidR="009A4396">
        <w:t>.</w:t>
      </w:r>
      <w:r w:rsidR="009A4396">
        <w:fldChar w:fldCharType="begin"/>
      </w:r>
      <w:r w:rsidR="009A4396">
        <w:instrText xml:space="preserve"> SEQ Supplementary_Figure \* ARABIC \s 1 </w:instrText>
      </w:r>
      <w:r w:rsidR="009A4396">
        <w:fldChar w:fldCharType="separate"/>
      </w:r>
      <w:r w:rsidR="009A4396">
        <w:rPr>
          <w:noProof/>
        </w:rPr>
        <w:t>1</w:t>
      </w:r>
      <w:r w:rsidR="009A4396">
        <w:fldChar w:fldCharType="end"/>
      </w:r>
      <w:r w:rsidRPr="00F4431F">
        <w:t xml:space="preserve"> - Principle of digital volume correlation (DVC): A pair of particle image stacks (a) is processed as 3D intensity distributions (b). The motion of an image subvolume Vs from </w:t>
      </w:r>
      <w:r w:rsidR="00056A99">
        <w:t xml:space="preserve">the </w:t>
      </w:r>
      <w:r w:rsidRPr="00C63616">
        <w:rPr>
          <w:noProof/>
        </w:rPr>
        <w:t>time</w:t>
      </w:r>
      <w:r w:rsidRPr="00F4431F">
        <w:t xml:space="preserve"> point t0 (blue) to time point t1 (red) can be derived from calculating the cross-correlation of the two corresponding intensity distributions (c). The maximum of the resulting cross-correlation (d) is then used to determine the displacement vector c for the subvolume Vs.</w:t>
      </w:r>
    </w:p>
    <w:p w:rsidR="00457C9C" w:rsidRDefault="00457C9C" w:rsidP="00457C9C">
      <w:pPr>
        <w:pStyle w:val="Heading2"/>
      </w:pPr>
      <w:r>
        <w:rPr>
          <w:noProof/>
          <w:lang w:val="en-US" w:eastAsia="en-US"/>
        </w:rPr>
        <w:lastRenderedPageBreak/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1BB5DAF1" wp14:editId="2A9D01AE">
                <wp:simplePos x="0" y="0"/>
                <wp:positionH relativeFrom="column">
                  <wp:posOffset>3197225</wp:posOffset>
                </wp:positionH>
                <wp:positionV relativeFrom="paragraph">
                  <wp:posOffset>139521</wp:posOffset>
                </wp:positionV>
                <wp:extent cx="1319916" cy="264795"/>
                <wp:effectExtent l="0" t="0" r="0" b="1905"/>
                <wp:wrapNone/>
                <wp:docPr id="24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319916" cy="26479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57C9C" w:rsidRPr="00F4431F" w:rsidRDefault="00457C9C" w:rsidP="00457C9C">
                            <w:pPr>
                              <w:rPr>
                                <w:sz w:val="20"/>
                              </w:rPr>
                            </w:pPr>
                            <w:r>
                              <w:rPr>
                                <w:sz w:val="20"/>
                              </w:rPr>
                              <w:t xml:space="preserve"> (b)     PDVC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1BB5DAF1" id="_x0000_s1030" type="#_x0000_t202" style="position:absolute;margin-left:251.75pt;margin-top:11pt;width:103.95pt;height:20.85pt;z-index:25166438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" filled="f" stroked="f">
                <v:textbox>
                  <w:txbxContent>
                    <w:p w:rsidR="00457C9C" w:rsidRPr="00F4431F" w:rsidRDefault="00457C9C" w:rsidP="00457C9C">
                      <w:pPr>
                        <w:rPr>
                          <w:sz w:val="20"/>
                        </w:rPr>
                      </w:pPr>
                      <w:r>
                        <w:rPr>
                          <w:sz w:val="20"/>
                        </w:rPr>
                        <w:t xml:space="preserve"> (b)     PDVC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6456378A" wp14:editId="5A9DA656">
                <wp:simplePos x="0" y="0"/>
                <wp:positionH relativeFrom="column">
                  <wp:posOffset>157180</wp:posOffset>
                </wp:positionH>
                <wp:positionV relativeFrom="paragraph">
                  <wp:posOffset>272919</wp:posOffset>
                </wp:positionV>
                <wp:extent cx="1407160" cy="264795"/>
                <wp:effectExtent l="0" t="0" r="0" b="1905"/>
                <wp:wrapNone/>
                <wp:docPr id="23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407160" cy="26479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57C9C" w:rsidRPr="00F4431F" w:rsidRDefault="00457C9C" w:rsidP="00457C9C">
                            <w:pPr>
                              <w:pStyle w:val="ListParagraph"/>
                              <w:numPr>
                                <w:ilvl w:val="0"/>
                                <w:numId w:val="1"/>
                              </w:numPr>
                              <w:rPr>
                                <w:sz w:val="20"/>
                                <w:lang w:val="de-CH"/>
                              </w:rPr>
                            </w:pPr>
                            <w:r>
                              <w:rPr>
                                <w:sz w:val="20"/>
                                <w:lang w:val="de-CH"/>
                              </w:rPr>
                              <w:t>GDVC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6456378A" id="_x0000_s1031" type="#_x0000_t202" style="position:absolute;margin-left:12.4pt;margin-top:21.5pt;width:110.8pt;height:20.85pt;z-index:25166336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" filled="f" stroked="f">
                <v:textbox>
                  <w:txbxContent>
                    <w:p w:rsidR="00457C9C" w:rsidRPr="00F4431F" w:rsidRDefault="00457C9C" w:rsidP="00457C9C">
                      <w:pPr>
                        <w:pStyle w:val="Listenabsatz"/>
                        <w:numPr>
                          <w:ilvl w:val="0"/>
                          <w:numId w:val="1"/>
                        </w:numPr>
                        <w:rPr>
                          <w:sz w:val="20"/>
                          <w:lang w:val="de-CH"/>
                        </w:rPr>
                      </w:pPr>
                      <w:r>
                        <w:rPr>
                          <w:sz w:val="20"/>
                          <w:lang w:val="de-CH"/>
                        </w:rPr>
                        <w:t>GDVC</w:t>
                      </w:r>
                    </w:p>
                  </w:txbxContent>
                </v:textbox>
              </v:shape>
            </w:pict>
          </mc:Fallback>
        </mc:AlternateContent>
      </w:r>
      <w:r>
        <w:t>Supplementary Figure 2</w:t>
      </w:r>
    </w:p>
    <w:p w:rsidR="00457C9C" w:rsidRDefault="00457C9C" w:rsidP="00457C9C">
      <w:pPr>
        <w:pStyle w:val="Paragraph"/>
        <w:keepNext/>
      </w:pPr>
      <w:r>
        <w:rPr>
          <w:noProof/>
          <w:lang w:val="en-US" w:eastAsia="en-US"/>
        </w:rPr>
        <w:drawing>
          <wp:inline distT="0" distB="0" distL="0" distR="0" wp14:anchorId="6D031F16" wp14:editId="2BCC73C6">
            <wp:extent cx="6324600" cy="5082600"/>
            <wp:effectExtent l="0" t="0" r="0" b="3810"/>
            <wp:docPr id="13" name="Grafik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DVCs.pn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36596" cy="5092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57C9C" w:rsidRDefault="00457C9C" w:rsidP="00457C9C">
      <w:pPr>
        <w:pStyle w:val="Figurecaption"/>
      </w:pPr>
      <w:r w:rsidRPr="00F4431F">
        <w:t xml:space="preserve">Supplementary Figure </w:t>
      </w:r>
      <w:r w:rsidR="009A4396">
        <w:fldChar w:fldCharType="begin"/>
      </w:r>
      <w:r w:rsidR="009A4396">
        <w:instrText xml:space="preserve"> STYLEREF 1 \s </w:instrText>
      </w:r>
      <w:r w:rsidR="009A4396">
        <w:fldChar w:fldCharType="separate"/>
      </w:r>
      <w:r w:rsidR="009A4396">
        <w:rPr>
          <w:noProof/>
        </w:rPr>
        <w:t>0</w:t>
      </w:r>
      <w:r w:rsidR="009A4396">
        <w:fldChar w:fldCharType="end"/>
      </w:r>
      <w:r w:rsidR="009A4396">
        <w:t>.</w:t>
      </w:r>
      <w:r w:rsidR="009A4396">
        <w:fldChar w:fldCharType="begin"/>
      </w:r>
      <w:r w:rsidR="009A4396">
        <w:instrText xml:space="preserve"> SEQ Supplementary_Figure \* ARABIC \s 1 </w:instrText>
      </w:r>
      <w:r w:rsidR="009A4396">
        <w:fldChar w:fldCharType="separate"/>
      </w:r>
      <w:r w:rsidR="009A4396">
        <w:rPr>
          <w:noProof/>
        </w:rPr>
        <w:t>2</w:t>
      </w:r>
      <w:r w:rsidR="009A4396">
        <w:fldChar w:fldCharType="end"/>
      </w:r>
      <w:r w:rsidRPr="00F4431F">
        <w:t>- Flowcharts illustrating the implemented principles of displacement field calculation</w:t>
      </w:r>
      <w:r>
        <w:t xml:space="preserve">: (a) </w:t>
      </w:r>
      <w:r w:rsidR="007C4E16">
        <w:rPr>
          <w:lang w:val="en-US"/>
        </w:rPr>
        <w:t>Grid</w:t>
      </w:r>
      <w:r w:rsidR="007C4E16" w:rsidRPr="0021167F">
        <w:rPr>
          <w:lang w:val="en-US"/>
        </w:rPr>
        <w:t>-based Digital Volume Correlation</w:t>
      </w:r>
      <w:r w:rsidR="007C4E16">
        <w:t xml:space="preserve"> (</w:t>
      </w:r>
      <w:r>
        <w:t>GDVC</w:t>
      </w:r>
      <w:r w:rsidR="007C4E16">
        <w:t>)</w:t>
      </w:r>
      <w:r>
        <w:t xml:space="preserve">, (b) </w:t>
      </w:r>
      <w:r w:rsidR="007C4E16" w:rsidRPr="0021167F">
        <w:rPr>
          <w:lang w:val="en-US"/>
        </w:rPr>
        <w:t>Particle-based Digital Volume Correlation</w:t>
      </w:r>
      <w:r w:rsidR="007C4E16">
        <w:t xml:space="preserve"> (</w:t>
      </w:r>
      <w:r>
        <w:t>PDVC</w:t>
      </w:r>
      <w:r w:rsidR="007C4E16">
        <w:t>)</w:t>
      </w:r>
    </w:p>
    <w:p w:rsidR="00457C9C" w:rsidRPr="00F4431F" w:rsidRDefault="00457C9C" w:rsidP="00457C9C"/>
    <w:p w:rsidR="00457C9C" w:rsidRDefault="00457C9C" w:rsidP="00457C9C">
      <w:pPr>
        <w:pStyle w:val="Heading2"/>
      </w:pPr>
      <w:r>
        <w:rPr>
          <w:noProof/>
          <w:lang w:val="en-US" w:eastAsia="en-US"/>
        </w:rPr>
        <w:lastRenderedPageBreak/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5D82323E" wp14:editId="66CE6104">
                <wp:simplePos x="0" y="0"/>
                <wp:positionH relativeFrom="column">
                  <wp:posOffset>2602534</wp:posOffset>
                </wp:positionH>
                <wp:positionV relativeFrom="paragraph">
                  <wp:posOffset>147541</wp:posOffset>
                </wp:positionV>
                <wp:extent cx="393664" cy="265384"/>
                <wp:effectExtent l="0" t="0" r="0" b="0"/>
                <wp:wrapNone/>
                <wp:docPr id="26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93664" cy="265384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57C9C" w:rsidRPr="000C2B65" w:rsidRDefault="00457C9C" w:rsidP="00457C9C">
                            <w:pPr>
                              <w:rPr>
                                <w:sz w:val="20"/>
                                <w:lang w:val="de-CH"/>
                              </w:rPr>
                            </w:pPr>
                            <w:r>
                              <w:rPr>
                                <w:sz w:val="20"/>
                              </w:rPr>
                              <w:t>(b</w:t>
                            </w:r>
                            <w:r w:rsidRPr="000C2B65">
                              <w:rPr>
                                <w:sz w:val="20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D82323E" id="_x0000_s1032" type="#_x0000_t202" style="position:absolute;margin-left:204.9pt;margin-top:11.6pt;width:31pt;height:20.9pt;z-index:251666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" filled="f" stroked="f">
                <v:textbox>
                  <w:txbxContent>
                    <w:p w:rsidR="00457C9C" w:rsidRPr="000C2B65" w:rsidRDefault="00457C9C" w:rsidP="00457C9C">
                      <w:pPr>
                        <w:rPr>
                          <w:sz w:val="20"/>
                          <w:lang w:val="de-CH"/>
                        </w:rPr>
                      </w:pPr>
                      <w:r>
                        <w:rPr>
                          <w:sz w:val="20"/>
                        </w:rPr>
                        <w:t>(b</w:t>
                      </w:r>
                      <w:r w:rsidRPr="000C2B65">
                        <w:rPr>
                          <w:sz w:val="20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t>Supplementary Figure 3</w:t>
      </w:r>
    </w:p>
    <w:p w:rsidR="00457C9C" w:rsidRDefault="00457C9C" w:rsidP="00457C9C">
      <w:pPr>
        <w:pStyle w:val="Paragraph"/>
        <w:keepNext/>
      </w:pPr>
      <w:r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166CD742" wp14:editId="688ABBAB">
                <wp:simplePos x="0" y="0"/>
                <wp:positionH relativeFrom="column">
                  <wp:posOffset>79900</wp:posOffset>
                </wp:positionH>
                <wp:positionV relativeFrom="paragraph">
                  <wp:posOffset>380697</wp:posOffset>
                </wp:positionV>
                <wp:extent cx="393664" cy="265384"/>
                <wp:effectExtent l="0" t="0" r="0" b="0"/>
                <wp:wrapNone/>
                <wp:docPr id="25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93664" cy="265384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57C9C" w:rsidRPr="000C2B65" w:rsidRDefault="00457C9C" w:rsidP="00457C9C">
                            <w:pPr>
                              <w:rPr>
                                <w:sz w:val="20"/>
                                <w:lang w:val="de-CH"/>
                              </w:rPr>
                            </w:pPr>
                            <w:r>
                              <w:rPr>
                                <w:sz w:val="20"/>
                              </w:rPr>
                              <w:t>(a</w:t>
                            </w:r>
                            <w:r w:rsidRPr="000C2B65">
                              <w:rPr>
                                <w:sz w:val="20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66CD742" id="_x0000_s1033" type="#_x0000_t202" style="position:absolute;margin-left:6.3pt;margin-top:30pt;width:31pt;height:20.9pt;z-index:2516654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" filled="f" stroked="f">
                <v:textbox>
                  <w:txbxContent>
                    <w:p w:rsidR="00457C9C" w:rsidRPr="000C2B65" w:rsidRDefault="00457C9C" w:rsidP="00457C9C">
                      <w:pPr>
                        <w:rPr>
                          <w:sz w:val="20"/>
                          <w:lang w:val="de-CH"/>
                        </w:rPr>
                      </w:pPr>
                      <w:r>
                        <w:rPr>
                          <w:sz w:val="20"/>
                        </w:rPr>
                        <w:t>(a</w:t>
                      </w:r>
                      <w:r w:rsidRPr="000C2B65">
                        <w:rPr>
                          <w:sz w:val="20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US" w:eastAsia="en-US"/>
        </w:rPr>
        <w:drawing>
          <wp:inline distT="0" distB="0" distL="0" distR="0" wp14:anchorId="2D4E6DE8" wp14:editId="34DB2E81">
            <wp:extent cx="3084786" cy="4178484"/>
            <wp:effectExtent l="0" t="0" r="1905" b="0"/>
            <wp:docPr id="18" name="Grafik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TF_approaches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84786" cy="41784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57C9C" w:rsidRDefault="00457C9C" w:rsidP="00457C9C">
      <w:pPr>
        <w:pStyle w:val="Figurecaption"/>
      </w:pPr>
      <w:r w:rsidRPr="00F4431F">
        <w:t xml:space="preserve">Supplementary Figure </w:t>
      </w:r>
      <w:r w:rsidR="009A4396">
        <w:fldChar w:fldCharType="begin"/>
      </w:r>
      <w:r w:rsidR="009A4396">
        <w:instrText xml:space="preserve"> STYLEREF 1 \s </w:instrText>
      </w:r>
      <w:r w:rsidR="009A4396">
        <w:fldChar w:fldCharType="separate"/>
      </w:r>
      <w:r w:rsidR="009A4396">
        <w:rPr>
          <w:noProof/>
        </w:rPr>
        <w:t>0</w:t>
      </w:r>
      <w:r w:rsidR="009A4396">
        <w:fldChar w:fldCharType="end"/>
      </w:r>
      <w:r w:rsidR="009A4396">
        <w:t>.</w:t>
      </w:r>
      <w:r w:rsidR="009A4396">
        <w:fldChar w:fldCharType="begin"/>
      </w:r>
      <w:r w:rsidR="009A4396">
        <w:instrText xml:space="preserve"> SEQ Supplementary_Figure \* ARABIC \s 1 </w:instrText>
      </w:r>
      <w:r w:rsidR="009A4396">
        <w:fldChar w:fldCharType="separate"/>
      </w:r>
      <w:r w:rsidR="009A4396">
        <w:rPr>
          <w:noProof/>
        </w:rPr>
        <w:t>3</w:t>
      </w:r>
      <w:r w:rsidR="009A4396">
        <w:fldChar w:fldCharType="end"/>
      </w:r>
      <w:r w:rsidRPr="00F4431F">
        <w:t xml:space="preserve"> - Flowcharts illustrating the (a) direct differentiation method for traction stress reconstruction</w:t>
      </w:r>
      <w:r w:rsidR="007C4E16">
        <w:t xml:space="preserve"> (FDM).</w:t>
      </w:r>
    </w:p>
    <w:p w:rsidR="008B5130" w:rsidRDefault="008B5130" w:rsidP="00C63616"/>
    <w:p w:rsidR="008B5130" w:rsidRDefault="008B5130" w:rsidP="00C63616"/>
    <w:p w:rsidR="007C4E16" w:rsidRDefault="007C4E16" w:rsidP="00C63616"/>
    <w:p w:rsidR="007C4E16" w:rsidRDefault="007C4E16" w:rsidP="00C63616"/>
    <w:p w:rsidR="007C4E16" w:rsidRDefault="007C4E16" w:rsidP="00C63616"/>
    <w:p w:rsidR="007C4E16" w:rsidRDefault="007C4E16" w:rsidP="00C63616"/>
    <w:p w:rsidR="007C4E16" w:rsidRDefault="007C4E16" w:rsidP="00C63616"/>
    <w:p w:rsidR="007C4E16" w:rsidRDefault="007C4E16" w:rsidP="00C63616"/>
    <w:p w:rsidR="007C4E16" w:rsidRDefault="007C4E16" w:rsidP="00C63616"/>
    <w:p w:rsidR="007C4E16" w:rsidRDefault="007C4E16" w:rsidP="00C63616"/>
    <w:p w:rsidR="007C4E16" w:rsidRDefault="007C4E16" w:rsidP="00C63616"/>
    <w:p w:rsidR="007C4E16" w:rsidRDefault="007C4E16" w:rsidP="00C63616"/>
    <w:p w:rsidR="007C4E16" w:rsidRDefault="007C4E16" w:rsidP="007C4E16">
      <w:pPr>
        <w:pStyle w:val="Heading2"/>
      </w:pPr>
      <w:r>
        <w:rPr>
          <w:noProof/>
          <w:lang w:val="en-US" w:eastAsia="en-US"/>
        </w:rPr>
        <w:lastRenderedPageBreak/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2CC0CF96" wp14:editId="7BE8842E">
                <wp:simplePos x="0" y="0"/>
                <wp:positionH relativeFrom="column">
                  <wp:posOffset>2602534</wp:posOffset>
                </wp:positionH>
                <wp:positionV relativeFrom="paragraph">
                  <wp:posOffset>147541</wp:posOffset>
                </wp:positionV>
                <wp:extent cx="393664" cy="265384"/>
                <wp:effectExtent l="0" t="0" r="0" b="0"/>
                <wp:wrapNone/>
                <wp:docPr id="2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93664" cy="265384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7C4E16" w:rsidRPr="000C2B65" w:rsidRDefault="007C4E16" w:rsidP="007C4E16">
                            <w:pPr>
                              <w:rPr>
                                <w:sz w:val="20"/>
                                <w:lang w:val="de-CH"/>
                              </w:rPr>
                            </w:pPr>
                            <w:r>
                              <w:rPr>
                                <w:sz w:val="20"/>
                              </w:rPr>
                              <w:t>(b</w:t>
                            </w:r>
                            <w:r w:rsidRPr="000C2B65">
                              <w:rPr>
                                <w:sz w:val="20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2CC0CF96" id="_x0000_t202" coordsize="21600,21600" o:spt="202" path="m,l,21600r21600,l21600,xe">
                <v:stroke joinstyle="miter"/>
                <v:path gradientshapeok="t" o:connecttype="rect"/>
              </v:shapetype>
              <v:shape id="_x0000_s1034" type="#_x0000_t202" style="position:absolute;margin-left:204.9pt;margin-top:11.6pt;width:31pt;height:20.9pt;z-index:2516695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" filled="f" stroked="f">
                <v:textbox>
                  <w:txbxContent>
                    <w:p w:rsidR="007C4E16" w:rsidRPr="000C2B65" w:rsidRDefault="007C4E16" w:rsidP="007C4E16">
                      <w:pPr>
                        <w:rPr>
                          <w:sz w:val="20"/>
                          <w:lang w:val="de-CH"/>
                        </w:rPr>
                      </w:pPr>
                      <w:r>
                        <w:rPr>
                          <w:sz w:val="20"/>
                        </w:rPr>
                        <w:t>(b</w:t>
                      </w:r>
                      <w:r w:rsidRPr="000C2B65">
                        <w:rPr>
                          <w:sz w:val="20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t>Supplementary Figure 4</w:t>
      </w:r>
    </w:p>
    <w:p w:rsidR="007C4E16" w:rsidRDefault="007C4E16" w:rsidP="007C4E16">
      <w:pPr>
        <w:pStyle w:val="Paragraph"/>
        <w:keepNext/>
      </w:pPr>
      <w:r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2223DEFC" wp14:editId="552E3034">
                <wp:simplePos x="0" y="0"/>
                <wp:positionH relativeFrom="column">
                  <wp:posOffset>79900</wp:posOffset>
                </wp:positionH>
                <wp:positionV relativeFrom="paragraph">
                  <wp:posOffset>380697</wp:posOffset>
                </wp:positionV>
                <wp:extent cx="393664" cy="265384"/>
                <wp:effectExtent l="0" t="0" r="0" b="0"/>
                <wp:wrapNone/>
                <wp:docPr id="3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93664" cy="265384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7C4E16" w:rsidRPr="000C2B65" w:rsidRDefault="007C4E16" w:rsidP="007C4E16">
                            <w:pPr>
                              <w:rPr>
                                <w:sz w:val="20"/>
                                <w:lang w:val="de-CH"/>
                              </w:rPr>
                            </w:pPr>
                            <w:r>
                              <w:rPr>
                                <w:sz w:val="20"/>
                              </w:rPr>
                              <w:t>(a</w:t>
                            </w:r>
                            <w:r w:rsidRPr="000C2B65">
                              <w:rPr>
                                <w:sz w:val="20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223DEFC" id="_x0000_s1035" type="#_x0000_t202" style="position:absolute;margin-left:6.3pt;margin-top:30pt;width:31pt;height:20.9pt;z-index:2516684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" filled="f" stroked="f">
                <v:textbox>
                  <w:txbxContent>
                    <w:p w:rsidR="007C4E16" w:rsidRPr="000C2B65" w:rsidRDefault="007C4E16" w:rsidP="007C4E16">
                      <w:pPr>
                        <w:rPr>
                          <w:sz w:val="20"/>
                          <w:lang w:val="de-CH"/>
                        </w:rPr>
                      </w:pPr>
                      <w:r>
                        <w:rPr>
                          <w:sz w:val="20"/>
                        </w:rPr>
                        <w:t>(a</w:t>
                      </w:r>
                      <w:r w:rsidRPr="000C2B65">
                        <w:rPr>
                          <w:sz w:val="20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US" w:eastAsia="en-US"/>
        </w:rPr>
        <w:drawing>
          <wp:inline distT="0" distB="0" distL="0" distR="0" wp14:anchorId="67FC1FBE" wp14:editId="4E5AA898">
            <wp:extent cx="6181725" cy="6143901"/>
            <wp:effectExtent l="0" t="0" r="0" b="9525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TF_approaches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87989" cy="61501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C4E16" w:rsidRDefault="007C4E16" w:rsidP="007C4E16">
      <w:pPr>
        <w:pStyle w:val="Figurecaption"/>
      </w:pPr>
      <w:r w:rsidRPr="00F4431F">
        <w:t xml:space="preserve">Supplementary Figure </w:t>
      </w:r>
      <w:r>
        <w:rPr>
          <w:noProof/>
        </w:rPr>
        <w:t>4</w:t>
      </w:r>
      <w:r>
        <w:t xml:space="preserve"> - Flowcharts illustrating the</w:t>
      </w:r>
      <w:r w:rsidRPr="00F4431F">
        <w:t xml:space="preserve"> FEA method for traction stress reconstruction</w:t>
      </w:r>
      <w:r>
        <w:t xml:space="preserve"> (FEA).</w:t>
      </w:r>
    </w:p>
    <w:p w:rsidR="007C4E16" w:rsidRPr="009A4396" w:rsidRDefault="007C4E16" w:rsidP="00C63616"/>
    <w:p w:rsidR="008B5130" w:rsidRDefault="008B5130" w:rsidP="00C63616"/>
    <w:p w:rsidR="008B5130" w:rsidRDefault="008B5130" w:rsidP="00C63616"/>
    <w:p w:rsidR="008B5130" w:rsidRDefault="008B5130" w:rsidP="00C63616"/>
    <w:p w:rsidR="008B5130" w:rsidRDefault="008B5130" w:rsidP="00C63616">
      <w:pPr>
        <w:pStyle w:val="Heading2"/>
      </w:pPr>
      <w:r>
        <w:lastRenderedPageBreak/>
        <w:t xml:space="preserve">Supplementary Figure </w:t>
      </w:r>
      <w:r w:rsidR="007C4E16">
        <w:t>5</w:t>
      </w:r>
    </w:p>
    <w:p w:rsidR="008B5130" w:rsidRDefault="008B5130" w:rsidP="00C63616">
      <w:pPr>
        <w:pStyle w:val="Paragraph"/>
      </w:pPr>
      <w:r>
        <w:rPr>
          <w:noProof/>
          <w:lang w:val="en-US" w:eastAsia="en-US"/>
        </w:rPr>
        <w:drawing>
          <wp:inline distT="0" distB="0" distL="0" distR="0" wp14:anchorId="5964EB12" wp14:editId="0F9AF4E6">
            <wp:extent cx="3523193" cy="3363402"/>
            <wp:effectExtent l="0" t="0" r="1270" b="889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Claude\Documents\PhD\Publication\CMBBE\Figures\Figure 3\FIDVC_rev_rgb.tif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6682" cy="33953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A38F0" w:rsidRDefault="000A38F0" w:rsidP="000A38F0">
      <w:pPr>
        <w:pStyle w:val="Figurecaption"/>
      </w:pPr>
      <w:r w:rsidRPr="00F4431F">
        <w:t xml:space="preserve">Supplementary Figure </w:t>
      </w:r>
      <w:r w:rsidR="007C4E16">
        <w:rPr>
          <w:noProof/>
        </w:rPr>
        <w:t>5</w:t>
      </w:r>
      <w:r w:rsidRPr="00F4431F">
        <w:t xml:space="preserve"> </w:t>
      </w:r>
      <w:r>
        <w:t>–</w:t>
      </w:r>
      <w:r w:rsidRPr="00F4431F">
        <w:t xml:space="preserve"> </w:t>
      </w:r>
      <w:r>
        <w:t>Comparison of our grid-based</w:t>
      </w:r>
      <w:r w:rsidR="009A4396">
        <w:t xml:space="preserve"> digital volume correlation (GDVC) </w:t>
      </w:r>
      <w:r>
        <w:t>algorithm to</w:t>
      </w:r>
      <w:r w:rsidR="009A4396">
        <w:t xml:space="preserve"> the fast iterative digital volume correlation</w:t>
      </w:r>
      <w:r>
        <w:t xml:space="preserve"> </w:t>
      </w:r>
      <w:r w:rsidR="009A4396">
        <w:t>(</w:t>
      </w:r>
      <w:r w:rsidRPr="00C63616">
        <w:rPr>
          <w:noProof/>
        </w:rPr>
        <w:t>FIDVC</w:t>
      </w:r>
      <w:r w:rsidR="009A4396">
        <w:t xml:space="preserve">) algorithm </w:t>
      </w:r>
      <w:r w:rsidR="009A4396">
        <w:fldChar w:fldCharType="begin" w:fldLock="1"/>
      </w:r>
      <w:r w:rsidR="009A4396">
        <w:instrText>ADDIN CSL_CITATION {"citationItems":[{"id":"ITEM-1","itemData":{"DOI":"10.1007/s11340-014-9874-2","ISSN":"0014-4851","author":[{"dropping-particle":"","family":"Bar-Kochba","given":"E.","non-dropping-particle":"","parse-names":false,"suffix":""},{"dropping-particle":"","family":"Toyjanova","given":"J.","non-dropping-particle":"","parse-names":false,"suffix":""},{"dropping-particle":"","family":"Andrews","given":"E.","non-dropping-particle":"","parse-names":false,"suffix":""},{"dropping-particle":"","family":"Kim","given":"K.-S.","non-dropping-particle":"","parse-names":false,"suffix":""},{"dropping-particle":"","family":"Franck","given":"C.","non-dropping-particle":"","parse-names":false,"suffix":""}],"container-title":"Experimental Mechanics","id":"ITEM-1","issue":"1","issued":{"date-parts":[["2015","1"]]},"page":"261-274","title":"A Fast Iterative Digital Volume Correlation Algorithm for Large Deformations","type":"article-journal","volume":"55"},"uris":["http://www.mendeley.com/documents/?uuid=24c80213-3fd0-4765-9497-7c1a526ab9e5"]}],"mendeley":{"formattedCitation":"(Bar-Kochba et al. 2015)","plainTextFormattedCitation":"(Bar-Kochba et al. 2015)"},"properties":{"noteIndex":0},"schema":"https://github.com/citation-style-language/schema/raw/master/csl-citation.json"}</w:instrText>
      </w:r>
      <w:r w:rsidR="009A4396">
        <w:fldChar w:fldCharType="separate"/>
      </w:r>
      <w:r w:rsidR="009A4396" w:rsidRPr="009A4396">
        <w:rPr>
          <w:noProof/>
        </w:rPr>
        <w:t>(Bar-Kochba et al. 2015)</w:t>
      </w:r>
      <w:r w:rsidR="009A4396">
        <w:fldChar w:fldCharType="end"/>
      </w:r>
      <w:r w:rsidR="009A4396">
        <w:t>,</w:t>
      </w:r>
      <w:r>
        <w:t xml:space="preserve"> for both displacement performance (left) and traction (right). Our proposed GDVC algorithm performs better than </w:t>
      </w:r>
      <w:r w:rsidRPr="00056A99">
        <w:rPr>
          <w:noProof/>
        </w:rPr>
        <w:t>FIDVC</w:t>
      </w:r>
      <w:r>
        <w:t xml:space="preserve"> concerning error, but with a</w:t>
      </w:r>
      <w:r w:rsidR="009A4396">
        <w:t>n increased computational cost.</w:t>
      </w:r>
    </w:p>
    <w:p w:rsidR="008B5130" w:rsidRDefault="008B5130" w:rsidP="00C63616"/>
    <w:p w:rsidR="009A4396" w:rsidRDefault="009A4396" w:rsidP="009A4396">
      <w:pPr>
        <w:pStyle w:val="Heading2"/>
      </w:pPr>
      <w:r>
        <w:lastRenderedPageBreak/>
        <w:t>Supplementary Figure 6</w:t>
      </w:r>
    </w:p>
    <w:p w:rsidR="009A4396" w:rsidRDefault="009A4396" w:rsidP="00C63616">
      <w:pPr>
        <w:pStyle w:val="Paragraph"/>
        <w:keepNext/>
      </w:pPr>
      <w:r>
        <w:rPr>
          <w:noProof/>
          <w:lang w:val="en-US" w:eastAsia="en-US"/>
        </w:rPr>
        <w:drawing>
          <wp:inline distT="0" distB="0" distL="0" distR="0">
            <wp:extent cx="3178555" cy="3395207"/>
            <wp:effectExtent l="0" t="0" r="3175" b="0"/>
            <wp:docPr id="5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DVC_trac_rev2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20836" cy="3440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A4396" w:rsidRPr="00C23E3B" w:rsidRDefault="009A4396" w:rsidP="00C23E3B">
      <w:pPr>
        <w:pStyle w:val="Figurecaption"/>
      </w:pPr>
      <w:r w:rsidRPr="00F4431F">
        <w:t xml:space="preserve">Supplementary Figure </w:t>
      </w:r>
      <w:r>
        <w:rPr>
          <w:noProof/>
        </w:rPr>
        <w:t>6</w:t>
      </w:r>
      <w:r w:rsidRPr="00F4431F">
        <w:t xml:space="preserve"> </w:t>
      </w:r>
      <w:r>
        <w:t>–</w:t>
      </w:r>
      <w:r w:rsidRPr="00F4431F">
        <w:t xml:space="preserve"> </w:t>
      </w:r>
      <w:r w:rsidR="00D14F37">
        <w:t>Relative performance in traction reconstruction for both digital volume corre</w:t>
      </w:r>
      <w:r w:rsidR="00E32A40">
        <w:t>lation</w:t>
      </w:r>
      <w:r w:rsidR="00D14F37">
        <w:t xml:space="preserve"> algorithm</w:t>
      </w:r>
      <w:r w:rsidR="009E3FC1">
        <w:t>s</w:t>
      </w:r>
      <w:r w:rsidR="00D14F37">
        <w:t xml:space="preserve"> shown in </w:t>
      </w:r>
      <w:r w:rsidR="00056A99">
        <w:rPr>
          <w:noProof/>
        </w:rPr>
        <w:t>S</w:t>
      </w:r>
      <w:r w:rsidR="00D14F37" w:rsidRPr="00C63616">
        <w:rPr>
          <w:noProof/>
        </w:rPr>
        <w:t>upplementary</w:t>
      </w:r>
      <w:r w:rsidR="00D14F37">
        <w:t xml:space="preserve"> Figure 5. </w:t>
      </w:r>
      <w:r w:rsidR="009E3FC1">
        <w:t xml:space="preserve">Similarly, our </w:t>
      </w:r>
      <w:r w:rsidR="009E3FC1" w:rsidRPr="00056A99">
        <w:rPr>
          <w:noProof/>
        </w:rPr>
        <w:t>grid</w:t>
      </w:r>
      <w:r w:rsidR="00056A99">
        <w:rPr>
          <w:noProof/>
        </w:rPr>
        <w:t>-</w:t>
      </w:r>
      <w:r w:rsidR="009E3FC1" w:rsidRPr="00056A99">
        <w:rPr>
          <w:noProof/>
        </w:rPr>
        <w:t>based</w:t>
      </w:r>
      <w:r w:rsidR="009E3FC1">
        <w:t xml:space="preserve"> digital volume correlation (GDVC) algorithm outperforms the fast iterative digital volume correlation (</w:t>
      </w:r>
      <w:r w:rsidR="009E3FC1" w:rsidRPr="00056A99">
        <w:rPr>
          <w:noProof/>
        </w:rPr>
        <w:t>FIDVC</w:t>
      </w:r>
      <w:r w:rsidR="009E3FC1">
        <w:t xml:space="preserve">), for both traction reconstruction methods described in the main text. </w:t>
      </w:r>
      <w:r w:rsidR="0070020B">
        <w:t xml:space="preserve">For higher bead densities, the discrepancy between the two methods </w:t>
      </w:r>
      <w:r w:rsidR="00C23E3B">
        <w:t xml:space="preserve">is smaller but a considerable gap remains. </w:t>
      </w:r>
      <w:r w:rsidR="009E3FC1">
        <w:t>Again, the finite difference method (FDM) yield</w:t>
      </w:r>
      <w:r w:rsidR="00E32A40">
        <w:t>s</w:t>
      </w:r>
      <w:r w:rsidR="009E3FC1">
        <w:t xml:space="preserve"> less error than t</w:t>
      </w:r>
      <w:r w:rsidR="00C23E3B">
        <w:t xml:space="preserve">he finite element method (FEA), for both displacement </w:t>
      </w:r>
      <w:r w:rsidR="00E32A40">
        <w:t>methods</w:t>
      </w:r>
      <w:r w:rsidR="00C23E3B">
        <w:t xml:space="preserve"> concerned. </w:t>
      </w:r>
    </w:p>
    <w:p w:rsidR="00457C9C" w:rsidRDefault="00457C9C" w:rsidP="00457C9C">
      <w:pPr>
        <w:pStyle w:val="Heading2"/>
      </w:pPr>
      <w:r>
        <w:t>Supplementary Code</w:t>
      </w:r>
    </w:p>
    <w:p w:rsidR="007C1958" w:rsidRPr="007C1958" w:rsidRDefault="00457C9C" w:rsidP="007C1958">
      <w:pPr>
        <w:pStyle w:val="Paragraph"/>
      </w:pPr>
      <w:r>
        <w:t xml:space="preserve">The Matlab and Ansys Code used in this paper is available on </w:t>
      </w:r>
      <w:r w:rsidR="00056A99">
        <w:rPr>
          <w:noProof/>
        </w:rPr>
        <w:t>GitH</w:t>
      </w:r>
      <w:r w:rsidR="007C1958" w:rsidRPr="00056A99">
        <w:rPr>
          <w:noProof/>
        </w:rPr>
        <w:t>ub</w:t>
      </w:r>
      <w:r w:rsidR="007C1958">
        <w:t xml:space="preserve">: </w:t>
      </w:r>
      <w:r w:rsidR="007C1958" w:rsidRPr="007C1958">
        <w:t>https://github.com/clhole/TFM3D</w:t>
      </w:r>
    </w:p>
    <w:p w:rsidR="00457C9C" w:rsidRDefault="00457C9C" w:rsidP="00457C9C">
      <w:pPr>
        <w:pStyle w:val="Heading2"/>
      </w:pPr>
      <w:r>
        <w:t>Supplementary Datasets</w:t>
      </w:r>
    </w:p>
    <w:p w:rsidR="001734D9" w:rsidRPr="00457C9C" w:rsidRDefault="00457C9C" w:rsidP="00C63616">
      <w:pPr>
        <w:pStyle w:val="Paragraph"/>
      </w:pPr>
      <w:r>
        <w:t xml:space="preserve">The Dataset used in this paper is available </w:t>
      </w:r>
      <w:r w:rsidR="007C1958">
        <w:t xml:space="preserve">online: </w:t>
      </w:r>
      <w:hyperlink r:id="rId12" w:history="1">
        <w:r w:rsidR="00C91767">
          <w:rPr>
            <w:rStyle w:val="Hyperlink"/>
          </w:rPr>
          <w:t>https://doi.org/10.3929/ethz-b-000289734</w:t>
        </w:r>
      </w:hyperlink>
      <w:r w:rsidR="00C91767">
        <w:t>.</w:t>
      </w:r>
    </w:p>
    <w:sectPr w:rsidR="001734D9" w:rsidRPr="00457C9C" w:rsidSect="00074B81">
      <w:pgSz w:w="11901" w:h="16840" w:code="9"/>
      <w:pgMar w:top="1418" w:right="1701" w:bottom="1418" w:left="170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445F42ED"/>
    <w:multiLevelType w:val="hybridMultilevel"/>
    <w:tmpl w:val="DD34C4EA"/>
    <w:lvl w:ilvl="0" w:tplc="0D06DA00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MDcwNrA0NTIzM7YwszRR0lEKTi0uzszPAykwrwUAm6vVziwAAAA="/>
  </w:docVars>
  <w:rsids>
    <w:rsidRoot w:val="00457C9C"/>
    <w:rsid w:val="000523DD"/>
    <w:rsid w:val="00056A99"/>
    <w:rsid w:val="000A38F0"/>
    <w:rsid w:val="00100348"/>
    <w:rsid w:val="00133F9D"/>
    <w:rsid w:val="001734D9"/>
    <w:rsid w:val="00383A68"/>
    <w:rsid w:val="003A17E0"/>
    <w:rsid w:val="00457C9C"/>
    <w:rsid w:val="005F5B25"/>
    <w:rsid w:val="00676B6A"/>
    <w:rsid w:val="00693885"/>
    <w:rsid w:val="0070020B"/>
    <w:rsid w:val="007C1958"/>
    <w:rsid w:val="007C4E16"/>
    <w:rsid w:val="007F1636"/>
    <w:rsid w:val="008B5130"/>
    <w:rsid w:val="00937783"/>
    <w:rsid w:val="00995B67"/>
    <w:rsid w:val="009A4396"/>
    <w:rsid w:val="009E3FC1"/>
    <w:rsid w:val="00C23E3B"/>
    <w:rsid w:val="00C63616"/>
    <w:rsid w:val="00C91767"/>
    <w:rsid w:val="00D14F37"/>
    <w:rsid w:val="00E32A40"/>
    <w:rsid w:val="00E832FD"/>
    <w:rsid w:val="00F101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F82AC6A-879C-4042-92F6-8AE06FCD1C8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Paragraph"/>
    <w:link w:val="Heading1Char"/>
    <w:uiPriority w:val="9"/>
    <w:qFormat/>
    <w:rsid w:val="00457C9C"/>
    <w:pPr>
      <w:keepNext/>
      <w:spacing w:before="360" w:after="60" w:line="360" w:lineRule="auto"/>
      <w:ind w:right="567"/>
      <w:contextualSpacing/>
      <w:outlineLvl w:val="0"/>
    </w:pPr>
    <w:rPr>
      <w:rFonts w:ascii="Times New Roman" w:eastAsia="Times New Roman" w:hAnsi="Times New Roman" w:cs="Arial"/>
      <w:b/>
      <w:bCs/>
      <w:kern w:val="32"/>
      <w:sz w:val="24"/>
      <w:szCs w:val="32"/>
      <w:lang w:val="en-GB" w:eastAsia="en-GB"/>
    </w:rPr>
  </w:style>
  <w:style w:type="paragraph" w:styleId="Heading2">
    <w:name w:val="heading 2"/>
    <w:basedOn w:val="Normal"/>
    <w:next w:val="Paragraph"/>
    <w:link w:val="Heading2Char"/>
    <w:qFormat/>
    <w:rsid w:val="00457C9C"/>
    <w:pPr>
      <w:keepNext/>
      <w:spacing w:before="360" w:after="60" w:line="360" w:lineRule="auto"/>
      <w:ind w:right="567"/>
      <w:contextualSpacing/>
      <w:outlineLvl w:val="1"/>
    </w:pPr>
    <w:rPr>
      <w:rFonts w:ascii="Times New Roman" w:eastAsia="Times New Roman" w:hAnsi="Times New Roman" w:cs="Arial"/>
      <w:b/>
      <w:bCs/>
      <w:i/>
      <w:iCs/>
      <w:sz w:val="24"/>
      <w:szCs w:val="28"/>
      <w:lang w:val="en-GB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57C9C"/>
    <w:rPr>
      <w:rFonts w:ascii="Times New Roman" w:eastAsia="Times New Roman" w:hAnsi="Times New Roman" w:cs="Arial"/>
      <w:b/>
      <w:bCs/>
      <w:kern w:val="32"/>
      <w:sz w:val="24"/>
      <w:szCs w:val="32"/>
      <w:lang w:val="en-GB" w:eastAsia="en-GB"/>
    </w:rPr>
  </w:style>
  <w:style w:type="character" w:customStyle="1" w:styleId="Heading2Char">
    <w:name w:val="Heading 2 Char"/>
    <w:basedOn w:val="DefaultParagraphFont"/>
    <w:link w:val="Heading2"/>
    <w:rsid w:val="00457C9C"/>
    <w:rPr>
      <w:rFonts w:ascii="Times New Roman" w:eastAsia="Times New Roman" w:hAnsi="Times New Roman" w:cs="Arial"/>
      <w:b/>
      <w:bCs/>
      <w:i/>
      <w:iCs/>
      <w:sz w:val="24"/>
      <w:szCs w:val="28"/>
      <w:lang w:val="en-GB" w:eastAsia="en-GB"/>
    </w:rPr>
  </w:style>
  <w:style w:type="paragraph" w:customStyle="1" w:styleId="Figurecaption">
    <w:name w:val="Figure caption"/>
    <w:basedOn w:val="Normal"/>
    <w:next w:val="Normal"/>
    <w:qFormat/>
    <w:rsid w:val="00457C9C"/>
    <w:pPr>
      <w:spacing w:before="240" w:after="0" w:line="36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customStyle="1" w:styleId="Paragraph">
    <w:name w:val="Paragraph"/>
    <w:basedOn w:val="Normal"/>
    <w:next w:val="Normal"/>
    <w:qFormat/>
    <w:rsid w:val="00457C9C"/>
    <w:pPr>
      <w:widowControl w:val="0"/>
      <w:spacing w:before="240" w:after="0" w:line="48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styleId="ListParagraph">
    <w:name w:val="List Paragraph"/>
    <w:basedOn w:val="Normal"/>
    <w:rsid w:val="00457C9C"/>
    <w:pPr>
      <w:spacing w:after="0" w:line="48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C195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C1958"/>
    <w:rPr>
      <w:rFonts w:ascii="Segoe UI" w:hAnsi="Segoe UI" w:cs="Segoe UI"/>
      <w:sz w:val="18"/>
      <w:szCs w:val="18"/>
    </w:rPr>
  </w:style>
  <w:style w:type="paragraph" w:styleId="Caption">
    <w:name w:val="caption"/>
    <w:basedOn w:val="Normal"/>
    <w:next w:val="Normal"/>
    <w:uiPriority w:val="35"/>
    <w:unhideWhenUsed/>
    <w:qFormat/>
    <w:rsid w:val="009A439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Hyperlink">
    <w:name w:val="Hyperlink"/>
    <w:basedOn w:val="DefaultParagraphFont"/>
    <w:uiPriority w:val="99"/>
    <w:semiHidden/>
    <w:unhideWhenUsed/>
    <w:rsid w:val="00C91767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hyperlink" Target="https://doi.org/10.3929/ethz-b-000289734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tiff"/><Relationship Id="rId5" Type="http://schemas.openxmlformats.org/officeDocument/2006/relationships/webSettings" Target="webSettings.xml"/><Relationship Id="rId10" Type="http://schemas.openxmlformats.org/officeDocument/2006/relationships/image" Target="media/image5.tiff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Larissa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38AB10D-C49B-4E79-8E91-8D8BF13C5B3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579</Words>
  <Characters>3303</Characters>
  <Application>Microsoft Office Word</Application>
  <DocSecurity>0</DocSecurity>
  <Lines>27</Lines>
  <Paragraphs>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87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laude</dc:creator>
  <cp:keywords/>
  <dc:description/>
  <cp:lastModifiedBy>Vimok B</cp:lastModifiedBy>
  <cp:revision>2</cp:revision>
  <dcterms:created xsi:type="dcterms:W3CDTF">2019-04-05T07:17:00Z</dcterms:created>
  <dcterms:modified xsi:type="dcterms:W3CDTF">2019-04-05T07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f9e7726b-c50e-3a77-943a-9c288ef82fa5</vt:lpwstr>
  </property>
  <property fmtid="{D5CDD505-2E9C-101B-9397-08002B2CF9AE}" pid="4" name="Mendeley Citation Style_1">
    <vt:lpwstr>http://www.zotero.org/styles/council-of-science-editors-author-dat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biophysical-journal</vt:lpwstr>
  </property>
  <property fmtid="{D5CDD505-2E9C-101B-9397-08002B2CF9AE}" pid="8" name="Mendeley Recent Style Name 1_1">
    <vt:lpwstr>Biophysical Journal</vt:lpwstr>
  </property>
  <property fmtid="{D5CDD505-2E9C-101B-9397-08002B2CF9AE}" pid="9" name="Mendeley Recent Style Id 2_1">
    <vt:lpwstr>http://www.zotero.org/styles/computer-methods-in-biomechanics-and-biomedical-engineering</vt:lpwstr>
  </property>
  <property fmtid="{D5CDD505-2E9C-101B-9397-08002B2CF9AE}" pid="10" name="Mendeley Recent Style Name 2_1">
    <vt:lpwstr>Computer Methods in Biomechanics and Biomedical Engineering</vt:lpwstr>
  </property>
  <property fmtid="{D5CDD505-2E9C-101B-9397-08002B2CF9AE}" pid="11" name="Mendeley Recent Style Id 3_1">
    <vt:lpwstr>http://www.zotero.org/styles/council-of-science-editors-author-date</vt:lpwstr>
  </property>
  <property fmtid="{D5CDD505-2E9C-101B-9397-08002B2CF9AE}" pid="12" name="Mendeley Recent Style Name 3_1">
    <vt:lpwstr>Council of Science Editors, Name-Year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Harvard - Cite Them Right 9th edition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lecular-biology-of-the-cell</vt:lpwstr>
  </property>
  <property fmtid="{D5CDD505-2E9C-101B-9397-08002B2CF9AE}" pid="18" name="Mendeley Recent Style Name 6_1">
    <vt:lpwstr>Molecular Biology of the Cell</vt:lpwstr>
  </property>
  <property fmtid="{D5CDD505-2E9C-101B-9397-08002B2CF9AE}" pid="19" name="Mendeley Recent Style Id 7_1">
    <vt:lpwstr>http://www.zotero.org/styles/pnas</vt:lpwstr>
  </property>
  <property fmtid="{D5CDD505-2E9C-101B-9397-08002B2CF9AE}" pid="20" name="Mendeley Recent Style Name 7_1">
    <vt:lpwstr>Proceedings of the National Academy of Sciences of the United States of America</vt:lpwstr>
  </property>
  <property fmtid="{D5CDD505-2E9C-101B-9397-08002B2CF9AE}" pid="21" name="Mendeley Recent Style Id 8_1">
    <vt:lpwstr>http://www.zotero.org/styles/scientific-reports</vt:lpwstr>
  </property>
  <property fmtid="{D5CDD505-2E9C-101B-9397-08002B2CF9AE}" pid="22" name="Mendeley Recent Style Name 8_1">
    <vt:lpwstr>Scientific Reports</vt:lpwstr>
  </property>
  <property fmtid="{D5CDD505-2E9C-101B-9397-08002B2CF9AE}" pid="23" name="Mendeley Recent Style Id 9_1">
    <vt:lpwstr>http://www.zotero.org/styles/taylor-and-francis-chicago-f</vt:lpwstr>
  </property>
  <property fmtid="{D5CDD505-2E9C-101B-9397-08002B2CF9AE}" pid="24" name="Mendeley Recent Style Name 9_1">
    <vt:lpwstr>Taylor &amp; Francis - Chicago F</vt:lpwstr>
  </property>
</Properties>
</file>